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27221A">
        <w:rPr>
          <w:highlight w:val="green"/>
        </w:rPr>
        <w:t>Ackerly,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6AF0E60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t>5</w:t>
      </w:r>
      <w:r w:rsidR="00684D2A">
        <w:t>)</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189D8005" w:rsidR="007628D8" w:rsidRDefault="00390A5D" w:rsidP="00C47FAF">
      <w:pPr>
        <w:pStyle w:val="BodyText"/>
      </w:pPr>
      <w:r>
        <w:t xml:space="preserve">Residual-based </w:t>
      </w:r>
      <w:r w:rsidR="00EF067C">
        <w:t xml:space="preserve">outlier </w:t>
      </w:r>
      <w:r>
        <w:t xml:space="preserve">identification </w:t>
      </w:r>
      <w:r w:rsidR="006B7A26">
        <w:t xml:space="preserve">yielded very similar results for the PC1-based ANCOVA </w:t>
      </w:r>
      <w:bookmarkStart w:id="6" w:name="_GoBack"/>
      <w:r w:rsidR="006B7A26">
        <w:t>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w:t>
      </w:r>
      <w:bookmarkEnd w:id="6"/>
      <w:r w:rsidR="006B7A26">
        <w:t xml:space="preserve">both the GCFR and SWAFR, outliers </w:t>
      </w:r>
      <w:r w:rsidR="00123A7A">
        <w:t>a</w:t>
      </w:r>
      <w:r w:rsidR="006B7A26">
        <w:t>r</w:t>
      </w:r>
      <w:r w:rsidR="00C64450">
        <w:t>e geographically clustered, in areas corresponding to recognized diversity centres</w:t>
      </w:r>
      <w:r w:rsidR="007D7372">
        <w:t xml:space="preserve"> (</w:t>
      </w:r>
      <w:r w:rsidR="00F31699">
        <w:t>Figure FOO</w:t>
      </w:r>
      <w:r w:rsidR="007D7372">
        <w:t>,</w:t>
      </w:r>
      <w:r w:rsidR="00D9172D">
        <w:t xml:space="preserve"> </w:t>
      </w:r>
      <w:r w:rsidR="002D1220">
        <w:t>BAR</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7A7C1E" w:rsidRPr="00DD5CB7">
        <w:rPr>
          <w:highlight w:val="green"/>
        </w:rPr>
        <w:t>Allouche et al.</w:t>
      </w:r>
      <w:r w:rsidR="00DD5CB7">
        <w:rPr>
          <w:highlight w:val="green"/>
        </w:rPr>
        <w:t>,</w:t>
      </w:r>
      <w:r w:rsidR="007A7C1E" w:rsidRPr="00DD5CB7">
        <w:rPr>
          <w:highlight w:val="green"/>
        </w:rPr>
        <w:t xml:space="preserve"> 2012</w:t>
      </w:r>
      <w:r w:rsidR="007A7C1E">
        <w:t xml:space="preserve">; </w:t>
      </w:r>
      <w:r w:rsidR="007A7C1E" w:rsidRPr="00DD5CB7">
        <w:rPr>
          <w:highlight w:val="green"/>
        </w:rPr>
        <w:t>Carnicer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Sugden</w:t>
      </w:r>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r w:rsidR="006A1997" w:rsidRPr="00EB0CE5">
        <w:rPr>
          <w:highlight w:val="green"/>
        </w:rPr>
        <w:t>Verboom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r w:rsidR="00D51B17" w:rsidRPr="009501F7">
        <w:rPr>
          <w:highlight w:val="green"/>
        </w:rPr>
        <w:t xml:space="preserve">Froend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7"/>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8"/>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4C2C98D8" w:rsidR="00D04776" w:rsidRDefault="0031751D" w:rsidP="0018462C">
      <w:pPr>
        <w:pStyle w:val="BodyText"/>
      </w:pPr>
      <w:r>
        <w:rPr>
          <w:b/>
        </w:rPr>
        <w:t>Figure</w:t>
      </w:r>
      <w:r w:rsidR="005C5EBF">
        <w:rPr>
          <w:b/>
        </w:rPr>
        <w:t xml:space="preserve"> 3</w:t>
      </w:r>
      <w:r w:rsidR="002C037D" w:rsidRPr="00242181">
        <w:rPr>
          <w:b/>
        </w:rPr>
        <w:t>:</w:t>
      </w:r>
      <w:r w:rsidR="002C037D">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B0E3F">
        <w:t>1</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33F98981"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59B03AB7"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9"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434D656C" w:rsidR="00A45444" w:rsidRPr="002C20EB" w:rsidRDefault="00A45444" w:rsidP="0074274A">
      <w:pPr>
        <w:pStyle w:val="BodyText"/>
      </w:pPr>
      <w:r w:rsidRPr="00242181">
        <w:rPr>
          <w:b/>
        </w:rPr>
        <w:lastRenderedPageBreak/>
        <w:t xml:space="preserve">Figure </w:t>
      </w:r>
      <w:r w:rsidR="00FC2A30">
        <w:rPr>
          <w:b/>
        </w:rPr>
        <w:t>1</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e,f) PC1 (</w:t>
      </w:r>
      <w:r w:rsidR="00B02E73">
        <w:t xml:space="preserve">Figure </w:t>
      </w:r>
      <w:r w:rsidR="00FF0F3A">
        <w:t>4</w:t>
      </w:r>
      <w:r w:rsidR="00C9106C">
        <w:t>b) and (g,h) the multivariate (MV) model (</w:t>
      </w:r>
      <w:r w:rsidR="008538A7">
        <w:t xml:space="preserve">Figure </w:t>
      </w:r>
      <w:r w:rsidR="00977291">
        <w:t>5</w:t>
      </w:r>
      <w:r w:rsidR="00C9106C">
        <w:t xml:space="preserve">b).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C8A1D3" w14:textId="77777777" w:rsidR="00850EDB" w:rsidRDefault="00850EDB">
      <w:pPr>
        <w:spacing w:after="0"/>
      </w:pPr>
      <w:r>
        <w:separator/>
      </w:r>
    </w:p>
  </w:endnote>
  <w:endnote w:type="continuationSeparator" w:id="0">
    <w:p w14:paraId="0CD9902E" w14:textId="77777777" w:rsidR="00850EDB" w:rsidRDefault="00850EDB">
      <w:pPr>
        <w:spacing w:after="0"/>
      </w:pPr>
      <w:r>
        <w:continuationSeparator/>
      </w:r>
    </w:p>
  </w:endnote>
  <w:endnote w:type="continuationNotice" w:id="1">
    <w:p w14:paraId="0273ADA1" w14:textId="77777777" w:rsidR="00850EDB" w:rsidRDefault="00850ED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82F52D" w14:textId="77777777" w:rsidR="00850EDB" w:rsidRDefault="00850EDB">
      <w:r>
        <w:separator/>
      </w:r>
    </w:p>
  </w:footnote>
  <w:footnote w:type="continuationSeparator" w:id="0">
    <w:p w14:paraId="685F72B1" w14:textId="77777777" w:rsidR="00850EDB" w:rsidRDefault="00850EDB">
      <w:r>
        <w:continuationSeparator/>
      </w:r>
    </w:p>
  </w:footnote>
  <w:footnote w:type="continuationNotice" w:id="1">
    <w:p w14:paraId="4C77CDAF" w14:textId="77777777" w:rsidR="00850EDB" w:rsidRDefault="00850EDB">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320"/>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0EDB"/>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533CDE-127D-1743-89F0-FF88BA4AAD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7</TotalTime>
  <Pages>22</Pages>
  <Words>25916</Words>
  <Characters>147723</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29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19</cp:revision>
  <cp:lastPrinted>2020-01-06T10:27:00Z</cp:lastPrinted>
  <dcterms:created xsi:type="dcterms:W3CDTF">2019-12-03T09:32:00Z</dcterms:created>
  <dcterms:modified xsi:type="dcterms:W3CDTF">2020-01-10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